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1C7038A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73A0C476"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317AD4C"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bookmarkStart w:id="1" w:name="_GoBack"/>
      <w:bookmarkEnd w:id="1"/>
      <w:r w:rsidR="00EA6516">
        <w:t xml:space="preserve">.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4FE9485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1, S2 and S3 and Figures S1, S2 and 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Figure 3b) and (g,h)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Figure 3b) and (g,h)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5AF71C86"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1, S2 and S3 and Figures S1, S2, S3 and 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1A89D1D"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9)</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1, S2 and S3 and Figures S1, S2, S3, S4 and S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8)</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the separate fits for the GCFR (black) and SWAFR (grey) are presented, following the best fitting model at that scale (see Table 2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70BC7" w14:textId="77777777" w:rsidR="00E56111" w:rsidRDefault="00E56111">
      <w:pPr>
        <w:spacing w:after="0"/>
      </w:pPr>
      <w:r>
        <w:separator/>
      </w:r>
    </w:p>
  </w:endnote>
  <w:endnote w:type="continuationSeparator" w:id="0">
    <w:p w14:paraId="6444B1E3" w14:textId="77777777" w:rsidR="00E56111" w:rsidRDefault="00E56111">
      <w:pPr>
        <w:spacing w:after="0"/>
      </w:pPr>
      <w:r>
        <w:continuationSeparator/>
      </w:r>
    </w:p>
  </w:endnote>
  <w:endnote w:type="continuationNotice" w:id="1">
    <w:p w14:paraId="750D2330" w14:textId="77777777" w:rsidR="00E56111" w:rsidRDefault="00E5611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DA171" w14:textId="77777777" w:rsidR="00E56111" w:rsidRDefault="00E56111">
      <w:r>
        <w:separator/>
      </w:r>
    </w:p>
  </w:footnote>
  <w:footnote w:type="continuationSeparator" w:id="0">
    <w:p w14:paraId="5D92A9E5" w14:textId="77777777" w:rsidR="00E56111" w:rsidRDefault="00E56111">
      <w:r>
        <w:continuationSeparator/>
      </w:r>
    </w:p>
  </w:footnote>
  <w:footnote w:type="continuationNotice" w:id="1">
    <w:p w14:paraId="52616A5C" w14:textId="77777777" w:rsidR="00E56111" w:rsidRDefault="00E5611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11"/>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34E5E-D06A-AF43-9A49-F3FD8C5FB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TotalTime>
  <Pages>21</Pages>
  <Words>2181</Words>
  <Characters>1243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8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3</cp:revision>
  <cp:lastPrinted>2019-11-19T13:01:00Z</cp:lastPrinted>
  <dcterms:created xsi:type="dcterms:W3CDTF">2019-12-03T09:32:00Z</dcterms:created>
  <dcterms:modified xsi:type="dcterms:W3CDTF">2020-01-0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